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3609AF2F"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473C7F65"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bookmarkStart w:id="1" w:name="_GoBack"/>
      <w:bookmarkEnd w:id="1"/>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2"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3"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4"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5"/>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EED344" w14:textId="77777777" w:rsidR="002B596F" w:rsidRDefault="002B596F">
      <w:pPr>
        <w:spacing w:after="0"/>
      </w:pPr>
      <w:r>
        <w:separator/>
      </w:r>
    </w:p>
  </w:endnote>
  <w:endnote w:type="continuationSeparator" w:id="0">
    <w:p w14:paraId="617E3EC0" w14:textId="77777777" w:rsidR="002B596F" w:rsidRDefault="002B596F">
      <w:pPr>
        <w:spacing w:after="0"/>
      </w:pPr>
      <w:r>
        <w:continuationSeparator/>
      </w:r>
    </w:p>
  </w:endnote>
  <w:endnote w:type="continuationNotice" w:id="1">
    <w:p w14:paraId="29D7B6FC" w14:textId="77777777" w:rsidR="002B596F" w:rsidRDefault="002B596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F02FB" w14:textId="77777777" w:rsidR="002B596F" w:rsidRDefault="002B596F">
      <w:r>
        <w:separator/>
      </w:r>
    </w:p>
  </w:footnote>
  <w:footnote w:type="continuationSeparator" w:id="0">
    <w:p w14:paraId="28EB44A7" w14:textId="77777777" w:rsidR="002B596F" w:rsidRDefault="002B596F">
      <w:r>
        <w:continuationSeparator/>
      </w:r>
    </w:p>
  </w:footnote>
  <w:footnote w:type="continuationNotice" w:id="1">
    <w:p w14:paraId="20B0E335" w14:textId="77777777" w:rsidR="002B596F" w:rsidRDefault="002B596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96F"/>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46oku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n6u6n0"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84BF8-7DBD-F146-ADA0-89792D9A6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18</Pages>
  <Words>2078</Words>
  <Characters>1184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390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96</cp:revision>
  <cp:lastPrinted>2019-11-19T13:01:00Z</cp:lastPrinted>
  <dcterms:created xsi:type="dcterms:W3CDTF">2019-12-03T09:32:00Z</dcterms:created>
  <dcterms:modified xsi:type="dcterms:W3CDTF">2020-01-13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